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 xml:space="preserve">epoch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 xml:space="preserve">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780EF710"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735B706F"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DA58FF">
        <w:tc>
          <w:tcPr>
            <w:tcW w:w="1443"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DA58FF">
        <w:tc>
          <w:tcPr>
            <w:tcW w:w="1443" w:type="dxa"/>
          </w:tcPr>
          <w:p w14:paraId="492FB85F"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 fetcher</w:t>
            </w:r>
          </w:p>
        </w:tc>
        <w:tc>
          <w:tcPr>
            <w:tcW w:w="1522" w:type="dxa"/>
          </w:tcPr>
          <w:p w14:paraId="46C0FDF0"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DA58F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519AB">
        <w:rPr>
          <w:rFonts w:ascii="Times New Roman" w:hAnsi="Times New Roman" w:cs="Times New Roman"/>
          <w:b/>
          <w:sz w:val="24"/>
          <w:szCs w:val="24"/>
          <w:highlight w:val="yellow"/>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9519AB">
        <w:rPr>
          <w:rFonts w:ascii="Times New Roman" w:hAnsi="Times New Roman" w:cs="Times New Roman"/>
          <w:b/>
          <w:sz w:val="24"/>
          <w:szCs w:val="24"/>
          <w:highlight w:val="yellow"/>
        </w:rPr>
        <w:t>APPENDIX G.2</w:t>
      </w:r>
      <w:r w:rsidRPr="009519AB">
        <w:rPr>
          <w:rFonts w:ascii="Times New Roman" w:hAnsi="Times New Roman" w:cs="Times New Roman"/>
          <w:sz w:val="24"/>
          <w:szCs w:val="24"/>
          <w:highlight w:val="yellow"/>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9519AB">
        <w:rPr>
          <w:rFonts w:ascii="Times New Roman" w:hAnsi="Times New Roman" w:cs="Times New Roman"/>
          <w:b/>
          <w:sz w:val="24"/>
          <w:szCs w:val="24"/>
          <w:highlight w:val="yellow"/>
        </w:rPr>
        <w:t>APPENDIX G.3</w:t>
      </w:r>
      <w:r w:rsidRPr="009519AB">
        <w:rPr>
          <w:rFonts w:ascii="Times New Roman" w:hAnsi="Times New Roman" w:cs="Times New Roman"/>
          <w:sz w:val="24"/>
          <w:szCs w:val="24"/>
          <w:highlight w:val="yellow"/>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499"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499"/>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0"/>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6" w:name="_APPENDIX_B_–"/>
      <w:bookmarkStart w:id="507" w:name="_Toc132325935"/>
      <w:bookmarkEnd w:id="506"/>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7"/>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8"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8"/>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9"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09"/>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0"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0"/>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1"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1"/>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2" w:name="_Toc125663166"/>
      <w:bookmarkStart w:id="513"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2"/>
      <w:bookmarkEnd w:id="513"/>
    </w:p>
    <w:p w14:paraId="3CC582F1" w14:textId="3756CAD7" w:rsidR="000323B6" w:rsidRPr="008744BF" w:rsidRDefault="00742696" w:rsidP="000323B6">
      <w:pPr>
        <w:pStyle w:val="Heading1"/>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0" w:name="_B.4._Use_case"/>
      <w:bookmarkStart w:id="531" w:name="_A.4._Use_case"/>
      <w:bookmarkStart w:id="532" w:name="_Toc125663170"/>
      <w:bookmarkEnd w:id="530"/>
      <w:bookmarkEnd w:id="531"/>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0" w:name="_A.3._Survey_thematic"/>
      <w:bookmarkEnd w:id="536"/>
      <w:bookmarkEnd w:id="537"/>
      <w:bookmarkEnd w:id="540"/>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1" w:name="_Toc121126710"/>
      <w:bookmarkStart w:id="542" w:name="_Toc132182736"/>
      <w:bookmarkEnd w:id="538"/>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1"/>
      <w:bookmarkEnd w:id="542"/>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3" w:name="_C.4._Use_case"/>
      <w:bookmarkStart w:id="544" w:name="_Toc132325942"/>
      <w:bookmarkEnd w:id="5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2"/>
      <w:bookmarkEnd w:id="544"/>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5" w:name="_Toc121126705"/>
      <w:bookmarkStart w:id="546" w:name="_Toc132182737"/>
      <w:bookmarkEnd w:id="539"/>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5"/>
      <w:bookmarkEnd w:id="546"/>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7" w:name="_Toc121126712"/>
      <w:bookmarkStart w:id="548"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7"/>
      <w:bookmarkEnd w:id="548"/>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49" w:name="_A.5._Functional_requirements"/>
      <w:bookmarkStart w:id="550" w:name="_B.5._Functional_requirements"/>
      <w:bookmarkStart w:id="551" w:name="_Toc125663171"/>
      <w:bookmarkEnd w:id="549"/>
      <w:bookmarkEnd w:id="550"/>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2" w:name="_C.5._Functional_requirements"/>
      <w:bookmarkStart w:id="553" w:name="_Toc132325943"/>
      <w:bookmarkEnd w:id="552"/>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1"/>
      <w:bookmarkEnd w:id="553"/>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4" w:name="_Toc121126706"/>
      <w:bookmarkStart w:id="555"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4"/>
      <w:bookmarkEnd w:id="555"/>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6"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7"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6"/>
      <w:bookmarkEnd w:id="557"/>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8" w:name="_C.1._Algorithm_intuition"/>
      <w:bookmarkStart w:id="559" w:name="_B.1._Algorithm_intuition"/>
      <w:bookmarkStart w:id="560" w:name="_B.1._Design_goals_1"/>
      <w:bookmarkStart w:id="561" w:name="_D.1._LTS_algorithm"/>
      <w:bookmarkStart w:id="562" w:name="_Toc125663173"/>
      <w:bookmarkStart w:id="563" w:name="_Toc132325945"/>
      <w:bookmarkStart w:id="564" w:name="_B.2._Algorithm_intuition"/>
      <w:bookmarkEnd w:id="558"/>
      <w:bookmarkEnd w:id="559"/>
      <w:bookmarkEnd w:id="560"/>
      <w:bookmarkEnd w:id="561"/>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2"/>
      <w:bookmarkEnd w:id="563"/>
    </w:p>
    <w:bookmarkEnd w:id="564"/>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5" w:name="_Toc121649178"/>
      <w:bookmarkStart w:id="566"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5"/>
      <w:bookmarkEnd w:id="566"/>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7"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7"/>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8" w:name="_B.2._Algorithm_complexity"/>
      <w:bookmarkStart w:id="569" w:name="_B.3._Tweet_sentiment"/>
      <w:bookmarkStart w:id="570" w:name="_B.2._Tweet_sentiment"/>
      <w:bookmarkStart w:id="571" w:name="_D.2._Tweet_sentiment"/>
      <w:bookmarkStart w:id="572" w:name="_Toc132325946"/>
      <w:bookmarkEnd w:id="568"/>
      <w:bookmarkEnd w:id="569"/>
      <w:bookmarkEnd w:id="570"/>
      <w:bookmarkEnd w:id="571"/>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2"/>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3" w:name="_B.3._LTS_algorithm"/>
      <w:bookmarkStart w:id="574" w:name="_D.3._LTS_algorithm"/>
      <w:bookmarkStart w:id="575" w:name="_Toc132325947"/>
      <w:bookmarkEnd w:id="573"/>
      <w:bookmarkEnd w:id="574"/>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5"/>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6"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6"/>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7" w:name="_B.2._UI_wireframes"/>
      <w:bookmarkStart w:id="578" w:name="_C.2._UI_wireframes"/>
      <w:bookmarkStart w:id="579" w:name="_B.4._UI_wireframes"/>
      <w:bookmarkStart w:id="580" w:name="_D.4._UI_wireframes"/>
      <w:bookmarkStart w:id="581" w:name="_Toc125663174"/>
      <w:bookmarkStart w:id="582" w:name="_Toc132325948"/>
      <w:bookmarkStart w:id="583" w:name="_B.3._UI_wireframes"/>
      <w:bookmarkEnd w:id="577"/>
      <w:bookmarkEnd w:id="578"/>
      <w:bookmarkEnd w:id="579"/>
      <w:bookmarkEnd w:id="580"/>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1"/>
      <w:bookmarkEnd w:id="5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3"/>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4" w:name="_Toc121649179"/>
            <w:bookmarkStart w:id="585"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4"/>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5"/>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6" w:name="_Toc121649180"/>
            <w:bookmarkStart w:id="587"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6"/>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7"/>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81"/>
            <w:bookmarkStart w:id="589"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bookmarkEnd w:id="589"/>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2"/>
            <w:bookmarkStart w:id="591"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0"/>
            <w:bookmarkEnd w:id="591"/>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3"/>
            <w:bookmarkStart w:id="593"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2"/>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3"/>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4"/>
            <w:bookmarkStart w:id="595"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bookmarkEnd w:id="595"/>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6" w:name="_Toc121649185"/>
            <w:bookmarkStart w:id="597"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6"/>
            <w:bookmarkEnd w:id="597"/>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8" w:name="_C.1._Fetch_data"/>
      <w:bookmarkStart w:id="599" w:name="_D.1._Fetch_data"/>
      <w:bookmarkStart w:id="600" w:name="_Toc132325949"/>
      <w:bookmarkEnd w:id="598"/>
      <w:bookmarkEnd w:id="599"/>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0"/>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1" w:name="_D.1._Selection_of"/>
      <w:bookmarkStart w:id="602" w:name="_C.1._Selection_of"/>
      <w:bookmarkStart w:id="603" w:name="_E.1._Selection_of"/>
      <w:bookmarkStart w:id="604" w:name="_Toc132325950"/>
      <w:bookmarkEnd w:id="601"/>
      <w:bookmarkEnd w:id="602"/>
      <w:bookmarkEnd w:id="60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4"/>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5" w:name="_Toc124969336"/>
      <w:bookmarkStart w:id="606"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5"/>
      <w:bookmarkEnd w:id="606"/>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7" w:name="_D.2._Selection_of"/>
      <w:bookmarkStart w:id="608" w:name="_C.2._Selection_of"/>
      <w:bookmarkStart w:id="609" w:name="_E.2._Selection_of"/>
      <w:bookmarkStart w:id="610" w:name="_Toc132325951"/>
      <w:bookmarkStart w:id="611" w:name="_Toc124969337"/>
      <w:bookmarkEnd w:id="607"/>
      <w:bookmarkEnd w:id="608"/>
      <w:bookmarkEnd w:id="60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0"/>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2"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1"/>
      <w:bookmarkEnd w:id="612"/>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3" w:name="_D.3._Selection_of"/>
      <w:bookmarkStart w:id="614" w:name="_C.3._Selection_of"/>
      <w:bookmarkStart w:id="615" w:name="_E.3._Selection_of"/>
      <w:bookmarkStart w:id="616" w:name="_Toc132325952"/>
      <w:bookmarkEnd w:id="613"/>
      <w:bookmarkEnd w:id="614"/>
      <w:bookmarkEnd w:id="61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6"/>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7" w:name="_Toc124969338"/>
      <w:bookmarkStart w:id="618"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7"/>
      <w:bookmarkEnd w:id="618"/>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19" w:name="_C.4._Selection_of"/>
      <w:bookmarkStart w:id="620" w:name="_D.4._Selection_of"/>
      <w:bookmarkStart w:id="621" w:name="_E.4._Selection_of"/>
      <w:bookmarkStart w:id="622" w:name="_Toc132325953"/>
      <w:bookmarkEnd w:id="619"/>
      <w:bookmarkEnd w:id="620"/>
      <w:bookmarkEnd w:id="6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2"/>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3" w:name="_Toc124969339"/>
      <w:bookmarkStart w:id="624"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3"/>
      <w:bookmarkEnd w:id="624"/>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5" w:name="_C.5._Fetch_data"/>
      <w:bookmarkStart w:id="626" w:name="_E.5._Fetch_data"/>
      <w:bookmarkStart w:id="627" w:name="_Toc125663176"/>
      <w:bookmarkStart w:id="628" w:name="_Toc132325954"/>
      <w:bookmarkEnd w:id="625"/>
      <w:bookmarkEnd w:id="62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7"/>
      <w:bookmarkEnd w:id="628"/>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29" w:name="_Toc124969361"/>
      <w:bookmarkStart w:id="630"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29"/>
      <w:bookmarkEnd w:id="630"/>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1" w:name="_Toc124969362"/>
            <w:bookmarkStart w:id="632"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1"/>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2"/>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3" w:name="_Toc124969363"/>
            <w:bookmarkStart w:id="634"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3"/>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4"/>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5"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5"/>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6" w:name="_Toc124969364"/>
      <w:bookmarkStart w:id="637"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6"/>
      <w:bookmarkEnd w:id="637"/>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8" w:name="_Toc124969365"/>
      <w:bookmarkStart w:id="639"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8"/>
      <w:bookmarkEnd w:id="639"/>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0" w:name="_D.2._Preprocessing"/>
      <w:bookmarkStart w:id="641" w:name="_C.6._Preprocessing"/>
      <w:bookmarkStart w:id="642" w:name="_C.2._Preprocessing"/>
      <w:bookmarkStart w:id="643" w:name="_E.6._Preprocessing"/>
      <w:bookmarkStart w:id="644" w:name="_Toc125663177"/>
      <w:bookmarkStart w:id="645" w:name="_Toc132325955"/>
      <w:bookmarkEnd w:id="640"/>
      <w:bookmarkEnd w:id="641"/>
      <w:bookmarkEnd w:id="642"/>
      <w:bookmarkEnd w:id="64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4"/>
      <w:bookmarkEnd w:id="645"/>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6" w:name="_Toc124969367"/>
      <w:bookmarkStart w:id="647"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6"/>
      <w:bookmarkEnd w:id="647"/>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8" w:name="_Toc124969368"/>
      <w:bookmarkStart w:id="649"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8"/>
      <w:bookmarkEnd w:id="649"/>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0"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0"/>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1" w:name="_E.7._User_interface"/>
      <w:bookmarkStart w:id="652" w:name="_Toc132325956"/>
      <w:bookmarkEnd w:id="6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2"/>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3"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3"/>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4"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4"/>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5"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5"/>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7"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7"/>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8"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8"/>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59"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59"/>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0"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1" w:name="_D.1._Functional_testing"/>
      <w:bookmarkStart w:id="662" w:name="_F.1._Functional_testing"/>
      <w:bookmarkStart w:id="663" w:name="_Toc132325958"/>
      <w:bookmarkEnd w:id="661"/>
      <w:bookmarkEnd w:id="66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3"/>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4"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w:t>
              </w:r>
              <w:r>
                <w:rPr>
                  <w:rStyle w:val="Hyperlink"/>
                  <w:rFonts w:ascii="Times New Roman Regular" w:hAnsi="Times New Roman Regular" w:cs="Times New Roman Regular"/>
                  <w:color w:val="auto"/>
                  <w:sz w:val="24"/>
                  <w:szCs w:val="24"/>
                  <w:u w:val="none"/>
                  <w:bdr w:val="single" w:sz="4" w:space="0" w:color="00B050"/>
                </w:rPr>
                <w:t>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w:t>
              </w:r>
              <w:r w:rsidRPr="006D7EB5">
                <w:rPr>
                  <w:rStyle w:val="Hyperlink"/>
                  <w:rFonts w:ascii="Times New Roman" w:hAnsi="Times New Roman" w:cs="Times New Roman"/>
                  <w:color w:val="auto"/>
                  <w:sz w:val="24"/>
                  <w:szCs w:val="24"/>
                  <w:u w:val="none"/>
                  <w:bdr w:val="single" w:sz="4" w:space="0" w:color="00B050"/>
                </w:rPr>
                <w:t>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5" w:name="_D.2._Non-functional_testing"/>
      <w:bookmarkStart w:id="666" w:name="_F.2._Non-functional_testing"/>
      <w:bookmarkStart w:id="667" w:name="_Toc132325959"/>
      <w:bookmarkEnd w:id="665"/>
      <w:bookmarkEnd w:id="66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7"/>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as the application would 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8"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672"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c>
          <w:tcPr>
            <w:tcW w:w="4665" w:type="dxa"/>
          </w:tcPr>
          <w:p w14:paraId="43FB027A" w14:textId="77777777" w:rsidR="00250C44" w:rsidRPr="009D3D37" w:rsidRDefault="00250C44" w:rsidP="00520140">
            <w:pPr>
              <w:keepNext/>
              <w:spacing w:line="360" w:lineRule="auto"/>
              <w:jc w:val="both"/>
              <w:rPr>
                <w:ins w:id="673" w:author="Ammar ." w:date="2023-03-31T06:10:00Z"/>
              </w:rPr>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rsidP="00520140">
            <w:pPr>
              <w:pStyle w:val="Caption"/>
              <w:jc w:val="center"/>
              <w:rPr>
                <w:rFonts w:ascii="Times New Roman" w:hAnsi="Times New Roman" w:cs="Times New Roman"/>
                <w:sz w:val="24"/>
                <w:szCs w:val="24"/>
              </w:rPr>
            </w:pPr>
            <w:bookmarkStart w:id="674" w:name="_Toc132182806"/>
            <w:ins w:id="675"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676"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674"/>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00EE389E" w:rsidR="00C71C8B" w:rsidRPr="004758CB" w:rsidRDefault="001F217C" w:rsidP="00C71C8B">
      <w:pPr>
        <w:keepNext/>
        <w:spacing w:line="360" w:lineRule="auto"/>
        <w:jc w:val="both"/>
      </w:pPr>
      <w:r w:rsidRPr="001F217C">
        <w:lastRenderedPageBreak/>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7"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w:t>
      </w:r>
      <w:proofErr w:type="spellStart"/>
      <w:r w:rsidR="001F217C">
        <w:rPr>
          <w:rFonts w:ascii="Times New Roman" w:hAnsi="Times New Roman" w:cs="Times New Roman"/>
          <w:b w:val="0"/>
          <w:bCs w:val="0"/>
          <w:smallCaps w:val="0"/>
          <w:color w:val="auto"/>
          <w:sz w:val="24"/>
          <w:szCs w:val="24"/>
        </w:rPr>
        <w:t>Gensum</w:t>
      </w:r>
      <w:proofErr w:type="spellEnd"/>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7"/>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8"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w:t>
      </w:r>
      <w:proofErr w:type="spellStart"/>
      <w:r w:rsidR="00CF6091">
        <w:rPr>
          <w:rFonts w:ascii="Times New Roman" w:hAnsi="Times New Roman" w:cs="Times New Roman"/>
          <w:b w:val="0"/>
          <w:bCs w:val="0"/>
          <w:smallCaps w:val="0"/>
          <w:color w:val="auto"/>
          <w:sz w:val="24"/>
          <w:szCs w:val="24"/>
        </w:rPr>
        <w:t>Gensum</w:t>
      </w:r>
      <w:proofErr w:type="spellEnd"/>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8"/>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9"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9"/>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1</w:t>
            </w:r>
          </w:p>
        </w:tc>
        <w:tc>
          <w:tcPr>
            <w:tcW w:w="823" w:type="dxa"/>
          </w:tcPr>
          <w:p w14:paraId="04706D1B" w14:textId="23C2618D" w:rsidR="000F372D" w:rsidRDefault="00DA58FF"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DA58FF"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DA58FF"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DA58FF"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DA58FF"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DA58FF"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8</w:t>
            </w:r>
          </w:p>
        </w:tc>
        <w:tc>
          <w:tcPr>
            <w:tcW w:w="823" w:type="dxa"/>
          </w:tcPr>
          <w:p w14:paraId="272558E5" w14:textId="4BA79A1C" w:rsidR="009F2403" w:rsidRDefault="00DA58FF"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DA58FF"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DA58FF"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DA58FF"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DA58FF"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80" w:name="_Toc132325960"/>
      <w:r w:rsidRPr="009753E9">
        <w:rPr>
          <w:rFonts w:ascii="Arial" w:hAnsi="Arial" w:cs="Arial"/>
          <w:b/>
          <w:bCs/>
          <w:color w:val="auto"/>
          <w:sz w:val="32"/>
          <w:szCs w:val="32"/>
        </w:rPr>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80"/>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1" w:name="_E.1._Expert_evaluators"/>
      <w:bookmarkStart w:id="682" w:name="_G.1._Expert_evaluators"/>
      <w:bookmarkStart w:id="683" w:name="_Toc132325961"/>
      <w:bookmarkEnd w:id="681"/>
      <w:bookmarkEnd w:id="682"/>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3"/>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4"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4"/>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5" w:name="_E.2._Evaluation_of_1"/>
      <w:bookmarkStart w:id="686" w:name="_G.2._Evaluation_of"/>
      <w:bookmarkStart w:id="687" w:name="_Toc132325962"/>
      <w:bookmarkEnd w:id="685"/>
      <w:bookmarkEnd w:id="686"/>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7"/>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8"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8"/>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w:t>
            </w:r>
            <w:bookmarkStart w:id="689" w:name="_GoBack"/>
            <w:bookmarkEnd w:id="689"/>
            <w:r w:rsidRPr="00F40529">
              <w:rPr>
                <w:rFonts w:ascii="Times New Roman Regular" w:hAnsi="Times New Roman Regular" w:cs="Times New Roman Regular"/>
                <w:sz w:val="24"/>
                <w:szCs w:val="24"/>
              </w:rPr>
              <w:t>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90" w:name="_E.2._Evaluation_of"/>
      <w:bookmarkEnd w:id="690"/>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91" w:name="_E.3._Evaluation_of"/>
      <w:bookmarkStart w:id="692" w:name="_G.3._Evaluation_of"/>
      <w:bookmarkStart w:id="693" w:name="_Toc132325963"/>
      <w:bookmarkEnd w:id="691"/>
      <w:bookmarkEnd w:id="692"/>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3"/>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4"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4"/>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5" w:name="_Toc132182750"/>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5"/>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6" w:name="_Toc125663178"/>
      <w:bookmarkStart w:id="697" w:name="_Toc132325964"/>
      <w:r w:rsidRPr="006B77CD">
        <w:rPr>
          <w:rFonts w:ascii="Arial" w:hAnsi="Arial" w:cs="Arial"/>
          <w:b/>
          <w:bCs/>
          <w:color w:val="auto"/>
          <w:sz w:val="32"/>
          <w:szCs w:val="32"/>
        </w:rPr>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6"/>
      <w:bookmarkEnd w:id="697"/>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8" w:name="_E.1._Project_scope"/>
      <w:bookmarkStart w:id="699" w:name="_D.1._Project_schedule"/>
      <w:bookmarkStart w:id="700" w:name="_E.4._Evaluation_metrics"/>
      <w:bookmarkStart w:id="701" w:name="_D.3._Evaluation_metrics"/>
      <w:bookmarkStart w:id="702" w:name="_D.2._Status_of"/>
      <w:bookmarkStart w:id="703" w:name="_F.2._Status_of"/>
      <w:bookmarkStart w:id="704" w:name="_F.1._Status_of"/>
      <w:bookmarkStart w:id="705" w:name="_H.1._Status_of"/>
      <w:bookmarkStart w:id="706" w:name="_Toc132325965"/>
      <w:bookmarkStart w:id="707" w:name="_D.4._Evaluation_metrics"/>
      <w:bookmarkEnd w:id="698"/>
      <w:bookmarkEnd w:id="699"/>
      <w:bookmarkEnd w:id="700"/>
      <w:bookmarkEnd w:id="701"/>
      <w:bookmarkEnd w:id="702"/>
      <w:bookmarkEnd w:id="703"/>
      <w:bookmarkEnd w:id="704"/>
      <w:bookmarkEnd w:id="705"/>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6"/>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8"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8"/>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lastRenderedPageBreak/>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9" w:name="_F.3._Achievement_of"/>
      <w:bookmarkStart w:id="710" w:name="_F.2._Achievement_of"/>
      <w:bookmarkStart w:id="711" w:name="_H.2._Achievement_of"/>
      <w:bookmarkStart w:id="712" w:name="_Toc132325966"/>
      <w:bookmarkEnd w:id="707"/>
      <w:bookmarkEnd w:id="709"/>
      <w:bookmarkEnd w:id="710"/>
      <w:bookmarkEnd w:id="711"/>
      <w:r>
        <w:rPr>
          <w:rFonts w:ascii="Times New Roman Regular" w:hAnsi="Times New Roman Regular" w:cs="Times New Roman Regular"/>
          <w:b/>
          <w:bCs/>
          <w:color w:val="auto"/>
          <w:sz w:val="28"/>
          <w:szCs w:val="28"/>
        </w:rPr>
        <w:lastRenderedPageBreak/>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2"/>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3"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3"/>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4" w:name="_F.3._Project_scope"/>
      <w:bookmarkStart w:id="715" w:name="_H.3._Project_scope"/>
      <w:bookmarkStart w:id="716" w:name="_APPENDIX_E_–"/>
      <w:bookmarkStart w:id="717" w:name="_APPENDIX_G_–"/>
      <w:bookmarkStart w:id="718" w:name="_APPENDIX_I_–"/>
      <w:bookmarkStart w:id="719" w:name="_Toc132325967"/>
      <w:bookmarkEnd w:id="714"/>
      <w:bookmarkEnd w:id="715"/>
      <w:bookmarkEnd w:id="716"/>
      <w:bookmarkEnd w:id="717"/>
      <w:bookmarkEnd w:id="718"/>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9"/>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6"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20"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20"/>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21" w:name="_Toc132325969"/>
      <w:bookmarkStart w:id="722"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21"/>
    </w:p>
    <w:bookmarkEnd w:id="722"/>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7"/>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3"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3"/>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303EA" w14:textId="77777777" w:rsidR="002121D8" w:rsidRDefault="002121D8">
      <w:pPr>
        <w:spacing w:line="240" w:lineRule="auto"/>
      </w:pPr>
      <w:r>
        <w:separator/>
      </w:r>
    </w:p>
  </w:endnote>
  <w:endnote w:type="continuationSeparator" w:id="0">
    <w:p w14:paraId="34A87E92" w14:textId="77777777" w:rsidR="002121D8" w:rsidRDefault="002121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12110" w14:textId="77777777" w:rsidR="002121D8" w:rsidRDefault="002121D8">
      <w:pPr>
        <w:spacing w:after="0"/>
      </w:pPr>
      <w:r>
        <w:separator/>
      </w:r>
    </w:p>
  </w:footnote>
  <w:footnote w:type="continuationSeparator" w:id="0">
    <w:p w14:paraId="3CFF1F84" w14:textId="77777777" w:rsidR="002121D8" w:rsidRDefault="002121D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1D8"/>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20" Type="http://schemas.openxmlformats.org/officeDocument/2006/relationships/hyperlink" Target="https://doi.org/10.48550/ARXIV.1905.11065" TargetMode="External"/><Relationship Id="rId141" Type="http://schemas.openxmlformats.org/officeDocument/2006/relationships/hyperlink" Target="https://doi.org/10.3390/e21060589" TargetMode="Externa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image" Target="media/image78.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fontTable" Target="fontTable.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96" Type="http://schemas.microsoft.com/office/2011/relationships/people" Target="people.xml"/><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hyperlink" Target="https://drive.google.com/file/d/1GwNYLEG649gszfBqYi9VXud5MPE70aPZ/view?usp=sharing" TargetMode="External"/><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97" Type="http://schemas.openxmlformats.org/officeDocument/2006/relationships/theme" Target="theme/theme1.xml"/><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 Id="rId50" Type="http://schemas.openxmlformats.org/officeDocument/2006/relationships/image" Target="media/image24.png"/><Relationship Id="rId104" Type="http://schemas.openxmlformats.org/officeDocument/2006/relationships/hyperlink" Target="https://doi.org/10.1142/S0129065721300011" TargetMode="External"/><Relationship Id="rId125" Type="http://schemas.openxmlformats.org/officeDocument/2006/relationships/hyperlink" Target="https://doi.org/10.15408/etk.v20i1.16911"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2386776-FE23-453A-A49A-35F70C13B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34</TotalTime>
  <Pages>189</Pages>
  <Words>57513</Words>
  <Characters>327825</Characters>
  <Application>Microsoft Office Word</Application>
  <DocSecurity>0</DocSecurity>
  <Lines>2731</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67</cp:revision>
  <cp:lastPrinted>2023-04-12T03:44:00Z</cp:lastPrinted>
  <dcterms:created xsi:type="dcterms:W3CDTF">2022-09-26T06:16:00Z</dcterms:created>
  <dcterms:modified xsi:type="dcterms:W3CDTF">2023-04-2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